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commentRangeStart w:id="2"/>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commentRangeEnd w:id="2"/>
      <w:r>
        <w:commentReference w:id="2"/>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commentRangeStart w:id="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commentRangeEnd w:id="1"/>
      <w:r>
        <w:commentReference w:id="1"/>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